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Pr="001A480E">
        <w:rPr>
          <w:rFonts w:ascii="Times New Roman" w:hAnsi="Times New Roman" w:cs="Times New Roman"/>
          <w:b/>
          <w:sz w:val="24"/>
          <w:szCs w:val="24"/>
          <w:lang w:val="en-US"/>
        </w:rPr>
        <w:t>1. Schematic overview of experimental setup</w:t>
      </w:r>
    </w:p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(A) Peripheral blood-derived 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CD14</w:t>
      </w:r>
      <w:proofErr w:type="spellEnd"/>
      <w:r w:rsidRPr="001A480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+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monocytes were cultured in presence of GM-CSF or M-CSF to induce a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(GM-CSF)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(GM-CSF)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macrophage phenotype, respectively. After 7 days in culture, macrophages were activated with 100 ng/mL LPS after which they were used in co-culture experiments. 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PBEC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were cultured until confluent after which they were cultured at the air-liquid interface (ALI-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PBEC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>) and differentiated for 2 weeks. Upon 2 weeks differentiation, ALI-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PBEC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and (LPS-activated) macrophages were co-cultured for 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24h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or until wound closure (B) Epithelial wounding was performed by mechanically scraping well-differentiated ALI-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PBEC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>, using a template to ensure identical wound surface area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WF0bmdhbGltPC9BdXRob3I+PFllYXI+MjAxNjwvWWVh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WF0bmdhbGltPC9BdXRob3I+PFllYXI+MjAxNjwvWWVh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16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D11FA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Wound closure was measured over time; representative light microscopic images were taken at various time points and are shown here. </w:t>
      </w:r>
    </w:p>
    <w:p w:rsidR="00121B2F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Supplementary Figure 2. M</w:t>
      </w:r>
      <w:r w:rsidRPr="001A480E">
        <w:rPr>
          <w:rFonts w:ascii="Times New Roman" w:hAnsi="Times New Roman" w:cs="Times New Roman"/>
          <w:b/>
          <w:sz w:val="24"/>
          <w:szCs w:val="24"/>
          <w:lang w:val="en-US"/>
        </w:rPr>
        <w:t>acrophage polarization</w:t>
      </w:r>
    </w:p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1A480E">
        <w:rPr>
          <w:rFonts w:ascii="Times New Roman" w:hAnsi="Times New Roman" w:cs="Times New Roman"/>
          <w:sz w:val="24"/>
          <w:szCs w:val="24"/>
          <w:lang w:val="en-US"/>
        </w:rPr>
        <w:t>(A) mRNA expression of</w:t>
      </w:r>
      <w:r w:rsidRPr="001A480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1A480E">
        <w:rPr>
          <w:rFonts w:ascii="Times New Roman" w:hAnsi="Times New Roman" w:cs="Times New Roman"/>
          <w:i/>
          <w:sz w:val="24"/>
          <w:szCs w:val="24"/>
          <w:lang w:val="en-US"/>
        </w:rPr>
        <w:t>CD163</w:t>
      </w:r>
      <w:proofErr w:type="spellEnd"/>
      <w:r w:rsidRPr="001A480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>(</w:t>
      </w:r>
      <w:r>
        <w:rPr>
          <w:rFonts w:ascii="Times New Roman" w:hAnsi="Times New Roman" w:cs="Times New Roman"/>
          <w:sz w:val="24"/>
          <w:szCs w:val="24"/>
          <w:lang w:val="en-US"/>
        </w:rPr>
        <w:t>M(</w:t>
      </w:r>
      <w:r w:rsidRPr="00E02F23">
        <w:rPr>
          <w:rFonts w:ascii="Times New Roman" w:hAnsi="Times New Roman" w:cs="Times New Roman"/>
          <w:sz w:val="24"/>
          <w:szCs w:val="24"/>
          <w:lang w:val="en-US"/>
        </w:rPr>
        <w:t xml:space="preserve">M-CSF)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>macrophages – blue bars)</w:t>
      </w:r>
      <w:r w:rsidRPr="001A480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and </w:t>
      </w:r>
      <w:proofErr w:type="spellStart"/>
      <w:r w:rsidRPr="001A480E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CHI3L1</w:t>
      </w:r>
      <w:proofErr w:type="spellEnd"/>
      <w:r w:rsidRPr="001A480E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 xml:space="preserve">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E02F23">
        <w:rPr>
          <w:rFonts w:ascii="Times New Roman" w:hAnsi="Times New Roman" w:cs="Times New Roman"/>
          <w:sz w:val="24"/>
          <w:szCs w:val="24"/>
          <w:lang w:val="en-US"/>
        </w:rPr>
        <w:t xml:space="preserve">M(GM-CSF)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>macrophages – red bars)</w:t>
      </w:r>
      <w:r w:rsidRPr="001A480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in (LPS-activated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(GM-CSF)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(M-CSF)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>macrophages was measured by q-PCR (n=3 independent experi</w:t>
      </w:r>
      <w:r>
        <w:rPr>
          <w:rFonts w:ascii="Times New Roman" w:hAnsi="Times New Roman" w:cs="Times New Roman"/>
          <w:sz w:val="24"/>
          <w:szCs w:val="24"/>
          <w:lang w:val="en-US"/>
        </w:rPr>
        <w:t>ments). (B) Protein levels of IL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>-10 (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(M-CSF)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>macrophages – blue bars) and IL-12/IL-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23p40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(GM-CSF)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macrophages – red bars) were measured at 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24h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after LPS stimulation and upon co-culture (n=3 independent experiments).</w:t>
      </w:r>
    </w:p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A480E">
        <w:rPr>
          <w:rFonts w:ascii="Times New Roman" w:hAnsi="Times New Roman" w:cs="Times New Roman"/>
          <w:sz w:val="24"/>
          <w:szCs w:val="24"/>
          <w:lang w:val="en-US"/>
        </w:rPr>
        <w:t>Data are shown as mean ± SEM. * p &lt; 0.05, ** p &lt; 0.01, *** p &lt; 0.001, **** p &lt; 0.0001.</w:t>
      </w:r>
    </w:p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Pr="001A480E">
        <w:rPr>
          <w:rFonts w:ascii="Times New Roman" w:hAnsi="Times New Roman" w:cs="Times New Roman"/>
          <w:b/>
          <w:sz w:val="24"/>
          <w:szCs w:val="24"/>
          <w:lang w:val="en-US"/>
        </w:rPr>
        <w:t>3. Inhibition of key repair pathways and molecule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during epithelial wound repair</w:t>
      </w:r>
    </w:p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To determine the contribution of several pathways that play a role in epithelial wound repair to </w:t>
      </w:r>
      <w:r>
        <w:rPr>
          <w:rFonts w:ascii="Times New Roman" w:hAnsi="Times New Roman" w:cs="Times New Roman"/>
          <w:sz w:val="24"/>
          <w:szCs w:val="24"/>
          <w:lang w:val="en-US"/>
        </w:rPr>
        <w:t>M(GM-CSF) (red line) or M(M-CSF)</w:t>
      </w:r>
      <w:r w:rsidRPr="00E02F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(blue line)-induced enhanced epithelial wound closure, 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various inhibitors were added in the epithelial mono (black lines)- and co-cultures upon epithelial wounding. Inhibitors of the 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TG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β pathway (SB-434215), and 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MMP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inhibitor (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GM6001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>) and an anti-LL-37 antibody were added upon wounding and the residual wound area was measured over time (n=3 independent ALI-</w:t>
      </w:r>
      <w:proofErr w:type="spellStart"/>
      <w:r w:rsidRPr="001A480E">
        <w:rPr>
          <w:rFonts w:ascii="Times New Roman" w:hAnsi="Times New Roman" w:cs="Times New Roman"/>
          <w:sz w:val="24"/>
          <w:szCs w:val="24"/>
          <w:lang w:val="en-US"/>
        </w:rPr>
        <w:t>PBEC</w:t>
      </w:r>
      <w:proofErr w:type="spellEnd"/>
      <w:r w:rsidRPr="001A480E">
        <w:rPr>
          <w:rFonts w:ascii="Times New Roman" w:hAnsi="Times New Roman" w:cs="Times New Roman"/>
          <w:sz w:val="24"/>
          <w:szCs w:val="24"/>
          <w:lang w:val="en-US"/>
        </w:rPr>
        <w:t xml:space="preserve"> donors).</w:t>
      </w:r>
    </w:p>
    <w:p w:rsidR="00121B2F" w:rsidRPr="001A480E" w:rsidRDefault="00121B2F" w:rsidP="00121B2F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A480E">
        <w:rPr>
          <w:rFonts w:ascii="Times New Roman" w:hAnsi="Times New Roman" w:cs="Times New Roman"/>
          <w:sz w:val="24"/>
          <w:szCs w:val="24"/>
          <w:lang w:val="en-US"/>
        </w:rPr>
        <w:t>Data are shown as mean ± SEM.</w:t>
      </w:r>
    </w:p>
    <w:p w:rsidR="00197C92" w:rsidRPr="00121B2F" w:rsidRDefault="00197C92">
      <w:pPr>
        <w:rPr>
          <w:lang w:val="en-US"/>
        </w:rPr>
      </w:pPr>
      <w:bookmarkStart w:id="0" w:name="_GoBack"/>
      <w:bookmarkEnd w:id="0"/>
    </w:p>
    <w:sectPr w:rsidR="00197C92" w:rsidRPr="00121B2F" w:rsidSect="00E80CBA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21B2F"/>
    <w:rsid w:val="00121B2F"/>
    <w:rsid w:val="00197C92"/>
    <w:rsid w:val="00C71C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BF56E557-E0F4-42AE-B996-9D786429DF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  <w:rsid w:val="00121B2F"/>
    <w:pPr>
      <w:spacing w:after="200" w:line="276" w:lineRule="auto"/>
    </w:pPr>
    <w:rPr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93</Words>
  <Characters>1849</Characters>
  <Application>Microsoft Office Word</Application>
  <DocSecurity>0</DocSecurity>
  <Lines>15</Lines>
  <Paragraphs>4</Paragraphs>
  <ScaleCrop>false</ScaleCrop>
  <Company/>
  <LinksUpToDate>false</LinksUpToDate>
  <CharactersWithSpaces>21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edi Jappert</dc:creator>
  <cp:keywords/>
  <dc:description/>
  <cp:lastModifiedBy>Ruedi Jappert</cp:lastModifiedBy>
  <cp:revision>1</cp:revision>
  <dcterms:created xsi:type="dcterms:W3CDTF">2020-02-28T07:44:00Z</dcterms:created>
  <dcterms:modified xsi:type="dcterms:W3CDTF">2020-02-28T07:44:00Z</dcterms:modified>
</cp:coreProperties>
</file>